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1F1C1E">
      <w:pPr>
        <w:jc w:val="center"/>
      </w:pPr>
      <w:r>
        <w:t xml:space="preserve">Title of the Paper </w:t>
      </w:r>
    </w:p>
    <w:p w:rsidR="002A2A03" w:rsidRDefault="001F1C1E">
      <w:pPr>
        <w:jc w:val="center"/>
      </w:pPr>
      <w:r>
        <w:t xml:space="preserve">Name </w:t>
      </w:r>
    </w:p>
    <w:p w:rsidR="002A2A03" w:rsidRDefault="001F1C1E">
      <w:pPr>
        <w:jc w:val="center"/>
      </w:pPr>
      <w:r>
        <w:t xml:space="preserve">Institution Name </w:t>
      </w:r>
    </w:p>
    <w:p w:rsidR="00810BA0" w:rsidRDefault="001F1C1E" w:rsidP="00810BA0">
      <w:pPr>
        <w:ind w:firstLine="0"/>
        <w:jc w:val="center"/>
      </w:pPr>
      <w:r>
        <w:br w:type="page"/>
      </w:r>
      <w:r w:rsidR="00AA273B">
        <w:lastRenderedPageBreak/>
        <w:t>Buying a Car</w:t>
      </w:r>
      <w:r>
        <w:t xml:space="preserve"> </w:t>
      </w:r>
    </w:p>
    <w:p w:rsidR="002A2A03" w:rsidRDefault="001F1C1E" w:rsidP="00810BA0">
      <w:pPr>
        <w:ind w:firstLine="0"/>
      </w:pPr>
      <w:r>
        <w:t xml:space="preserve"> </w:t>
      </w:r>
      <w:r w:rsidR="00F14CC1">
        <w:t xml:space="preserve">Buying a car </w:t>
      </w:r>
      <w:r w:rsidR="00AD1FAE">
        <w:t>sounds</w:t>
      </w:r>
      <w:r w:rsidR="00A92E47">
        <w:t xml:space="preserve"> quite</w:t>
      </w:r>
      <w:r w:rsidR="00AD1FAE">
        <w:t xml:space="preserve"> simple, but when you practically go out in the market to buy one, then you realize that it's not that easy. </w:t>
      </w:r>
      <w:r w:rsidR="004321CD">
        <w:t xml:space="preserve">You first have to make sure that you know the prices and also the </w:t>
      </w:r>
      <w:r w:rsidR="00A92E47">
        <w:t xml:space="preserve">model of </w:t>
      </w:r>
      <w:r w:rsidR="008C0EA6">
        <w:t xml:space="preserve">the </w:t>
      </w:r>
      <w:r w:rsidR="00A92E47">
        <w:t>car you want to buy. A</w:t>
      </w:r>
      <w:r w:rsidR="004321CD">
        <w:t xml:space="preserve"> thorough research before </w:t>
      </w:r>
      <w:r w:rsidR="00A92E47">
        <w:t>going to the market not only saves energy but also money.</w:t>
      </w:r>
      <w:r w:rsidR="008A6EA4">
        <w:t xml:space="preserve"> </w:t>
      </w:r>
      <w:r w:rsidR="0070520E">
        <w:t>Although the process seems easy before stepping into it</w:t>
      </w:r>
      <w:r w:rsidR="008C0EA6">
        <w:t xml:space="preserve"> but </w:t>
      </w:r>
      <w:r w:rsidR="008A0923">
        <w:t xml:space="preserve">in reality, </w:t>
      </w:r>
      <w:r w:rsidR="00C861E1">
        <w:t xml:space="preserve">it is quite a challenging task, </w:t>
      </w:r>
      <w:r w:rsidR="008C0EA6">
        <w:t xml:space="preserve">so </w:t>
      </w:r>
      <w:r w:rsidR="0023450E">
        <w:t xml:space="preserve">in order to avoid the pain, go to the market and understand what you want and what best suits your interest. </w:t>
      </w:r>
    </w:p>
    <w:p w:rsidR="00A34A08" w:rsidRDefault="008A0923" w:rsidP="00810BA0">
      <w:pPr>
        <w:ind w:firstLine="0"/>
      </w:pPr>
      <w:r>
        <w:t>First do a complete research</w:t>
      </w:r>
      <w:r w:rsidR="001F1C1E">
        <w:t xml:space="preserve"> that which car model </w:t>
      </w:r>
      <w:r w:rsidR="00FB464C">
        <w:t xml:space="preserve">are you comfortable with. </w:t>
      </w:r>
      <w:r w:rsidR="00BD235F">
        <w:t xml:space="preserve">Cost is another </w:t>
      </w:r>
      <w:r w:rsidR="004F71C8">
        <w:t>important factor when deciding to buy a car</w:t>
      </w:r>
      <w:r w:rsidR="005F5291">
        <w:t>. Look at the total car costs, incl</w:t>
      </w:r>
      <w:r w:rsidR="00260B4E">
        <w:t>uding the taxes and insurances. T</w:t>
      </w:r>
      <w:r w:rsidR="00410350">
        <w:t xml:space="preserve">he next </w:t>
      </w:r>
      <w:r w:rsidR="00BD235F">
        <w:t xml:space="preserve">thing </w:t>
      </w:r>
      <w:r w:rsidR="00410350">
        <w:t>which is important is</w:t>
      </w:r>
      <w:r w:rsidR="00260B4E">
        <w:t>,</w:t>
      </w:r>
      <w:r w:rsidR="00410350">
        <w:t xml:space="preserve"> </w:t>
      </w:r>
      <w:r w:rsidR="00BD235F">
        <w:t>whether buying</w:t>
      </w:r>
      <w:r w:rsidR="00410350">
        <w:t xml:space="preserve"> a used car is preferable or a new car. But before </w:t>
      </w:r>
      <w:r w:rsidR="00294017">
        <w:t>going</w:t>
      </w:r>
      <w:r w:rsidR="00410350">
        <w:t xml:space="preserve"> for an</w:t>
      </w:r>
      <w:r w:rsidR="00260B4E">
        <w:t>y of these two options,</w:t>
      </w:r>
      <w:r w:rsidR="00410350">
        <w:t xml:space="preserve"> you have to keep in mind some important points </w:t>
      </w:r>
      <w:r w:rsidR="002938B4">
        <w:fldChar w:fldCharType="begin"/>
      </w:r>
      <w:r w:rsidR="002938B4">
        <w:instrText xml:space="preserve"> ADDIN ZOTERO_ITEM CSL_CITATION {"citationID":"bhdW7y0Q","properties":{"formattedCitation":"(Abramson &amp; Desai, 1993)","plainCitation":"(Abramson &amp; Desai, 1993)","noteIndex":0},"citationItems":[{"id":472,"uris":["http://zotero.org/users/local/4C6u8dIT/items/2EIPZERV"],"uri":["http://zotero.org/users/local/4C6u8dIT/items/2EIPZERV"],"itemData":{"id":472,"type":"article-journal","title":"Purchase Involvement of New Car Buyers: A Descriptive Study","container-title":"American Journal of Business","page":"13-20","volume":"8","issue":"2","source":"emeraldinsight.com (Atypon)","DOI":"10.1108/19355181199300012","ISSN":"1935-5181","shortTitle":"Purchase Involvement of New Car Buyers","journalAbbreviation":"American Journal of Business","author":[{"family":"Abramson","given":"Joseph"},{"family":"Desai","given":"Suzanne"}],"issued":{"date-parts":[["1993",10,28]]}}}],"schema":"https://github.com/citation-style-language/schema/raw/master/csl-citation.json"} </w:instrText>
      </w:r>
      <w:r w:rsidR="002938B4">
        <w:fldChar w:fldCharType="separate"/>
      </w:r>
      <w:r w:rsidR="002938B4" w:rsidRPr="002938B4">
        <w:t>(Abramson &amp; Desai, 1993)</w:t>
      </w:r>
      <w:r w:rsidR="002938B4">
        <w:fldChar w:fldCharType="end"/>
      </w:r>
      <w:r w:rsidR="002621AF">
        <w:t>. As used</w:t>
      </w:r>
      <w:r w:rsidR="00294017">
        <w:t xml:space="preserve"> cars are involved in accidents quite frequently than new cars. So while buying used cars, one must look into the history of the car that whether it involved in any road accidents, </w:t>
      </w:r>
      <w:r w:rsidR="002621AF">
        <w:t xml:space="preserve">the total </w:t>
      </w:r>
      <w:r w:rsidR="00DD6006">
        <w:t>number of owner</w:t>
      </w:r>
      <w:r w:rsidR="008A14FF">
        <w:t xml:space="preserve">s, </w:t>
      </w:r>
      <w:r w:rsidR="00F558B7">
        <w:t>maintenance</w:t>
      </w:r>
      <w:r w:rsidR="008A14FF">
        <w:t xml:space="preserve"> history and any other </w:t>
      </w:r>
      <w:r w:rsidR="004336DD">
        <w:t xml:space="preserve">mechanical problem. Although </w:t>
      </w:r>
      <w:r w:rsidR="002621AF">
        <w:t>used cars are</w:t>
      </w:r>
      <w:r w:rsidR="004336DD">
        <w:t xml:space="preserve"> cost-efficient</w:t>
      </w:r>
      <w:r w:rsidR="002621AF">
        <w:t>, but</w:t>
      </w:r>
      <w:r w:rsidR="004336DD">
        <w:t xml:space="preserve"> at the same time most of the road accident involves used cars.</w:t>
      </w:r>
    </w:p>
    <w:p w:rsidR="004336DD" w:rsidRDefault="001F1C1E" w:rsidP="00810BA0">
      <w:pPr>
        <w:ind w:firstLine="0"/>
      </w:pPr>
      <w:r>
        <w:t xml:space="preserve">On the other hand, when an individual buys a new car, then he buys not only a vehicle but also </w:t>
      </w:r>
      <w:r w:rsidR="00E34871">
        <w:t xml:space="preserve">reliability and </w:t>
      </w:r>
      <w:r w:rsidR="0086201B">
        <w:t>peace of mind</w:t>
      </w:r>
      <w:r w:rsidR="00E34871">
        <w:t>. Along with investing the money it is also like saving money for the long term because in this case no maintenance costs are involved due to the bett</w:t>
      </w:r>
      <w:r w:rsidR="0086201B">
        <w:t>er condition of the car</w:t>
      </w:r>
      <w:r w:rsidR="002938B4">
        <w:t xml:space="preserve"> </w:t>
      </w:r>
      <w:r w:rsidR="002938B4">
        <w:fldChar w:fldCharType="begin"/>
      </w:r>
      <w:r w:rsidR="002938B4">
        <w:instrText xml:space="preserve"> ADDIN ZOTERO_ITEM CSL_CITATION {"citationID":"DdsBzCgQ","properties":{"formattedCitation":"(Kassim, Isa, Ahmad, Osman, &amp; Arokiasamy, 2016)","plainCitation":"(Kassim, Isa, Ahmad, Osman, &amp; Arokiasamy, 2016)","noteIndex":0},"citationItems":[{"id":474,"uris":["http://zotero.org/users/local/4C6u8dIT/items/CUSWP8YP"],"uri":["http://zotero.org/users/local/4C6u8dIT/items/CUSWP8YP"],"itemData":{"id":474,"type":"article-journal","title":"Consumer Behavior towards Safer Car Purchasing Decisions","container-title":"Journal of Engineering and Technological Sciences","page":"359-366-366","volume":"48","issue":"3","source":"journals.itb.ac.id","abstract":"In Malaysia, the car safety level has been elevated through regulations and a consumer-based approach, i.e. the New Car Assessment Program in Southeast Asian Countries (ASEAN NCAP). Nevertheless, the availability of information on consumers’ car purchasing decisions towards safety is still limited in Malaysia. Thus, this study was aimed at evaluating consumers’ purchasing decisions of their present cars and investigating their awareness of ASEAN NCAP. Self-administered questionnaires were distributed among consumers visiting different car showrooms and dealer shops. The findings suggest that safety was considered as one of the top three factors by the respondents when purchasing their present cars. Awareness of ASEAN NCAP has increased as compared to a previous study. This information is essential for policy makers, manufacturers and other stakeholders to assist in setting priorities with regard to the promotion of car safety in the country.","DOI":"10.5614/j.eng.technol.sci.2016.48.3.9","ISSN":"2338-5502","language":"en","author":[{"family":"Kassim","given":"Khairil Anwar Abu"},{"family":"Isa","given":"Mohd Hafzi Md"},{"family":"Ahmad","given":"Yahaya"},{"family":"Osman","given":"Intan"},{"family":"Arokiasamy","given":"Lawrence"}],"issued":{"date-parts":[["2016",8,30]]}}}],"schema":"https://github.com/citation-style-language/schema/raw/master/csl-citation.json"} </w:instrText>
      </w:r>
      <w:r w:rsidR="002938B4">
        <w:fldChar w:fldCharType="separate"/>
      </w:r>
      <w:r w:rsidR="002938B4" w:rsidRPr="002938B4">
        <w:t>(</w:t>
      </w:r>
      <w:proofErr w:type="spellStart"/>
      <w:r w:rsidR="002938B4" w:rsidRPr="002938B4">
        <w:t>Kassim</w:t>
      </w:r>
      <w:proofErr w:type="spellEnd"/>
      <w:r w:rsidR="002938B4" w:rsidRPr="002938B4">
        <w:t>, Isa, Ahmad, Osman, &amp; Arokiasamy, 2016)</w:t>
      </w:r>
      <w:r w:rsidR="002938B4">
        <w:fldChar w:fldCharType="end"/>
      </w:r>
      <w:r w:rsidR="00E34871">
        <w:t>.</w:t>
      </w:r>
    </w:p>
    <w:p w:rsidR="00657E90" w:rsidRDefault="00FA2E27" w:rsidP="00810BA0">
      <w:pPr>
        <w:ind w:firstLine="0"/>
      </w:pPr>
      <w:r w:rsidRPr="00FA2E27">
        <w:t>While buying a car, one has to do detailed and brief research about what he wants, the cost and also about the price ranges and the model of the car. If the task is done by doing a brief and thorough research, then the experience can be a very joyous and comfortable one.</w:t>
      </w:r>
    </w:p>
    <w:p w:rsidR="00657E90" w:rsidRDefault="00657E90" w:rsidP="00657E90">
      <w:pPr>
        <w:ind w:firstLine="0"/>
        <w:jc w:val="center"/>
      </w:pPr>
      <w:r>
        <w:lastRenderedPageBreak/>
        <w:t>References</w:t>
      </w:r>
    </w:p>
    <w:p w:rsidR="002938B4" w:rsidRPr="002938B4" w:rsidRDefault="002938B4" w:rsidP="002938B4">
      <w:pPr>
        <w:pStyle w:val="Bibliography"/>
      </w:pPr>
      <w:r>
        <w:fldChar w:fldCharType="begin"/>
      </w:r>
      <w:r>
        <w:instrText xml:space="preserve"> ADDIN ZOTERO_BIBL {"uncited":[],"omitted":[],"custom":[]} CSL_BIBLIOGRAPHY </w:instrText>
      </w:r>
      <w:r>
        <w:fldChar w:fldCharType="separate"/>
      </w:r>
      <w:r w:rsidRPr="002938B4">
        <w:t xml:space="preserve">Abramson, J., &amp; Desai, S. (1993). Purchase Involvement of New Car Buyers: A Descriptive Study. </w:t>
      </w:r>
      <w:r w:rsidRPr="002938B4">
        <w:rPr>
          <w:i/>
          <w:iCs/>
        </w:rPr>
        <w:t>American Journal of Business</w:t>
      </w:r>
      <w:r w:rsidRPr="002938B4">
        <w:t xml:space="preserve">, </w:t>
      </w:r>
      <w:r w:rsidRPr="002938B4">
        <w:rPr>
          <w:i/>
          <w:iCs/>
        </w:rPr>
        <w:t>8</w:t>
      </w:r>
      <w:r w:rsidRPr="002938B4">
        <w:t xml:space="preserve">(2), 13–20. </w:t>
      </w:r>
    </w:p>
    <w:p w:rsidR="002938B4" w:rsidRPr="002938B4" w:rsidRDefault="002938B4" w:rsidP="002938B4">
      <w:pPr>
        <w:pStyle w:val="Bibliography"/>
      </w:pPr>
      <w:r w:rsidRPr="002938B4">
        <w:t xml:space="preserve">Kassim, K. A. A., Isa, M. H. M., Ahmad, Y., Osman, I., &amp; Arokiasamy, L. (2016). Consumer Behavior towards Safer Car Purchasing Decisions. </w:t>
      </w:r>
      <w:r w:rsidRPr="002938B4">
        <w:rPr>
          <w:i/>
          <w:iCs/>
        </w:rPr>
        <w:t>Journal of Engineering and Technological Sciences</w:t>
      </w:r>
      <w:r w:rsidRPr="002938B4">
        <w:t xml:space="preserve">, </w:t>
      </w:r>
      <w:r w:rsidRPr="002938B4">
        <w:rPr>
          <w:i/>
          <w:iCs/>
        </w:rPr>
        <w:t>48</w:t>
      </w:r>
      <w:r w:rsidRPr="002938B4">
        <w:t xml:space="preserve">(3), 359-366–366. </w:t>
      </w:r>
      <w:bookmarkStart w:id="0" w:name="_GoBack"/>
      <w:bookmarkEnd w:id="0"/>
    </w:p>
    <w:p w:rsidR="00657E90" w:rsidRDefault="002938B4" w:rsidP="00657E90">
      <w:pPr>
        <w:ind w:firstLine="0"/>
      </w:pPr>
      <w:r>
        <w:fldChar w:fldCharType="end"/>
      </w:r>
    </w:p>
    <w:p w:rsidR="00657E90" w:rsidRDefault="00657E90" w:rsidP="00657E90">
      <w:pPr>
        <w:ind w:firstLine="0"/>
        <w:jc w:val="center"/>
      </w:pPr>
    </w:p>
    <w:sectPr w:rsidR="00657E90">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4588" w:rsidRDefault="001D4588">
      <w:pPr>
        <w:spacing w:line="240" w:lineRule="auto"/>
      </w:pPr>
      <w:r>
        <w:separator/>
      </w:r>
    </w:p>
  </w:endnote>
  <w:endnote w:type="continuationSeparator" w:id="0">
    <w:p w:rsidR="001D4588" w:rsidRDefault="001D45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4588" w:rsidRDefault="001D4588">
      <w:pPr>
        <w:spacing w:line="240" w:lineRule="auto"/>
      </w:pPr>
      <w:r>
        <w:separator/>
      </w:r>
    </w:p>
  </w:footnote>
  <w:footnote w:type="continuationSeparator" w:id="0">
    <w:p w:rsidR="001D4588" w:rsidRDefault="001D458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F1C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F1C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45B09">
      <w:rPr>
        <w:rStyle w:val="PageNumber"/>
        <w:noProof/>
      </w:rPr>
      <w:t>3</w:t>
    </w:r>
    <w:r>
      <w:rPr>
        <w:rStyle w:val="PageNumber"/>
      </w:rPr>
      <w:fldChar w:fldCharType="end"/>
    </w:r>
  </w:p>
  <w:p w:rsidR="002A2A03" w:rsidRDefault="001F1C1E">
    <w:pPr>
      <w:pStyle w:val="Header"/>
      <w:ind w:right="360" w:firstLine="0"/>
    </w:pPr>
    <w:r>
      <w:t xml:space="preserve">WRITING A RESEARCH PAPER </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1F1C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2E27">
      <w:rPr>
        <w:rStyle w:val="PageNumber"/>
        <w:noProof/>
      </w:rPr>
      <w:t>1</w:t>
    </w:r>
    <w:r>
      <w:rPr>
        <w:rStyle w:val="PageNumber"/>
      </w:rPr>
      <w:fldChar w:fldCharType="end"/>
    </w:r>
  </w:p>
  <w:p w:rsidR="002A2A03" w:rsidRDefault="001F1C1E">
    <w:pPr>
      <w:ind w:right="360" w:firstLine="0"/>
    </w:pPr>
    <w:r>
      <w:t xml:space="preserve">WRITING A RESEARCH PAPE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43067"/>
    <w:rsid w:val="000B0A32"/>
    <w:rsid w:val="001A0A79"/>
    <w:rsid w:val="001D4588"/>
    <w:rsid w:val="001F1C1E"/>
    <w:rsid w:val="0023450E"/>
    <w:rsid w:val="00260B4E"/>
    <w:rsid w:val="002621AF"/>
    <w:rsid w:val="002938B4"/>
    <w:rsid w:val="00294017"/>
    <w:rsid w:val="00295773"/>
    <w:rsid w:val="002A2A03"/>
    <w:rsid w:val="003A5772"/>
    <w:rsid w:val="00410350"/>
    <w:rsid w:val="004321CD"/>
    <w:rsid w:val="004336DD"/>
    <w:rsid w:val="00442118"/>
    <w:rsid w:val="004F71C8"/>
    <w:rsid w:val="0052108B"/>
    <w:rsid w:val="005F5291"/>
    <w:rsid w:val="00657E90"/>
    <w:rsid w:val="006C3D3D"/>
    <w:rsid w:val="0070520E"/>
    <w:rsid w:val="00810BA0"/>
    <w:rsid w:val="0086201B"/>
    <w:rsid w:val="008A0923"/>
    <w:rsid w:val="008A14FF"/>
    <w:rsid w:val="008A6EA4"/>
    <w:rsid w:val="008C0EA6"/>
    <w:rsid w:val="00981A38"/>
    <w:rsid w:val="00A34A08"/>
    <w:rsid w:val="00A66C4A"/>
    <w:rsid w:val="00A92E47"/>
    <w:rsid w:val="00AA273B"/>
    <w:rsid w:val="00AC2EF8"/>
    <w:rsid w:val="00AD1FAE"/>
    <w:rsid w:val="00BD235F"/>
    <w:rsid w:val="00C67138"/>
    <w:rsid w:val="00C861E1"/>
    <w:rsid w:val="00CF29F0"/>
    <w:rsid w:val="00D45B09"/>
    <w:rsid w:val="00DD6006"/>
    <w:rsid w:val="00E34871"/>
    <w:rsid w:val="00E727BF"/>
    <w:rsid w:val="00F14CC1"/>
    <w:rsid w:val="00F558B7"/>
    <w:rsid w:val="00F94A8C"/>
    <w:rsid w:val="00F965EF"/>
    <w:rsid w:val="00FA2E27"/>
    <w:rsid w:val="00FB464C"/>
    <w:rsid w:val="00FD63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4B7F4D"/>
  <w15:docId w15:val="{296835E2-C67F-4BA3-8882-FB7CCBE0A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938B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TotalTime>
  <Pages>3</Pages>
  <Words>813</Words>
  <Characters>4638</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8</cp:revision>
  <dcterms:created xsi:type="dcterms:W3CDTF">2019-01-16T10:15:00Z</dcterms:created>
  <dcterms:modified xsi:type="dcterms:W3CDTF">2019-01-1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D0z0CisO"/&gt;&lt;style id="http://www.zotero.org/styles/apa" locale="en-US" hasBibliography="1" bibliographyStyleHasBeenSet="1"/&gt;&lt;prefs&gt;&lt;pref name="fieldType" value="Field"/&gt;&lt;/prefs&gt;&lt;/data&gt;</vt:lpwstr>
  </property>
</Properties>
</file>